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A6CE5" w:rsidRDefault="00A24D8B" w:rsidP="00A24D8B">
      <w:pPr>
        <w:pStyle w:val="Title"/>
        <w:rPr>
          <w:lang w:val="en-AU"/>
        </w:rPr>
      </w:pPr>
      <w:r>
        <w:rPr>
          <w:lang w:val="en-AU"/>
        </w:rPr>
        <w:t>Literature Review</w:t>
      </w:r>
    </w:p>
    <w:p w:rsidR="00561D15" w:rsidRDefault="00A24D8B" w:rsidP="00A24D8B">
      <w:pPr>
        <w:rPr>
          <w:lang w:val="en-AU"/>
        </w:rPr>
      </w:pPr>
      <w:r>
        <w:rPr>
          <w:lang w:val="en-AU"/>
        </w:rPr>
        <w:t>Amazon Web Services (AWS) is an example of thousands of tools available on the web to help individuals manage their IT systems. In the case of my project, I will be using its EC2 service to work with the auto-c</w:t>
      </w:r>
      <w:r w:rsidR="00561D15">
        <w:rPr>
          <w:lang w:val="en-AU"/>
        </w:rPr>
        <w:t>onstruction of an Amazon Virtual Machine. The virtual machine itself will be managed by this service, however I am aiming to achieve the auto-construction functionality through an Open-Source tool dedicated to do just that, and currently I am considering a tool known as “Terraform”.</w:t>
      </w:r>
    </w:p>
    <w:p w:rsidR="00561D15" w:rsidRDefault="00B34FD4" w:rsidP="00A24D8B">
      <w:pPr>
        <w:rPr>
          <w:lang w:val="en-AU"/>
        </w:rPr>
      </w:pPr>
      <w:r>
        <w:rPr>
          <w:lang w:val="en-AU"/>
        </w:rPr>
        <w:t>Amazon’s EC2 service</w:t>
      </w:r>
      <w:r w:rsidR="001B201E">
        <w:rPr>
          <w:rStyle w:val="FootnoteReference"/>
          <w:lang w:val="en-AU"/>
        </w:rPr>
        <w:footnoteReference w:id="2"/>
      </w:r>
      <w:r w:rsidR="001B201E">
        <w:rPr>
          <w:lang w:val="en-AU"/>
        </w:rPr>
        <w:t xml:space="preserve"> provides a wide range of extremely useful features</w:t>
      </w:r>
      <w:r w:rsidR="00D73404">
        <w:rPr>
          <w:lang w:val="en-AU"/>
        </w:rPr>
        <w:t xml:space="preserve"> instantly available to you when you sign up for it. These include: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Virtual computing environments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instanc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Preconfigured templates for your instances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Amazon Machine Images (AMIs)</w:t>
      </w:r>
      <w:r>
        <w:rPr>
          <w:rFonts w:ascii="Arial" w:hAnsi="Arial" w:cs="Arial"/>
          <w:color w:val="444444"/>
          <w:sz w:val="23"/>
          <w:szCs w:val="23"/>
        </w:rPr>
        <w:t>, that package the bits you need for your server (including the operating system and additional software)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Various configurations of CPU, memory, storage, and networking capacity for your instances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instance typ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Secure login information for your instances using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key pair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Fonts w:ascii="Arial" w:hAnsi="Arial" w:cs="Arial"/>
          <w:color w:val="444444"/>
          <w:sz w:val="23"/>
          <w:szCs w:val="23"/>
        </w:rPr>
        <w:t>(AWS stores the public key, and you store the private key in a secure place)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Storage volumes for temporary data that's deleted when you stop or terminate your instance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instance store volum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Persistent storage volumes for your data using Amazon Elastic Block Store (Amazon EBS)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Amazon EBS volum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Multiple physical locations for your resources, such as instances and Amazon EBS volumes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region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Fonts w:ascii="Arial" w:hAnsi="Arial" w:cs="Arial"/>
          <w:color w:val="444444"/>
          <w:sz w:val="23"/>
          <w:szCs w:val="23"/>
        </w:rPr>
        <w:t>and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Availability Zon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A firewall that enables you to specify the protocols, ports, and source IP ranges that can reach your instances using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security group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Static IPv4 addresses for dynamic cloud computing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Elastic IP address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Metadata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tags</w:t>
      </w:r>
      <w:r>
        <w:rPr>
          <w:rFonts w:ascii="Arial" w:hAnsi="Arial" w:cs="Arial"/>
          <w:color w:val="444444"/>
          <w:sz w:val="23"/>
          <w:szCs w:val="23"/>
        </w:rPr>
        <w:t>, that you can create and assign to your Amazon EC2 resources</w:t>
      </w:r>
    </w:p>
    <w:p w:rsidR="007464A5" w:rsidRPr="00D73404" w:rsidRDefault="007464A5" w:rsidP="00D73404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b/>
          <w:lang w:val="en-AU"/>
        </w:rPr>
      </w:pPr>
      <w:r>
        <w:rPr>
          <w:rFonts w:ascii="Arial" w:hAnsi="Arial" w:cs="Arial"/>
          <w:color w:val="444444"/>
          <w:sz w:val="23"/>
          <w:szCs w:val="23"/>
        </w:rPr>
        <w:t>Virtual networks you can create that are logically isolated from the rest of the AWS cloud, and that you can optionally connect to your own network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virtual private cloud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Fonts w:ascii="Arial" w:hAnsi="Arial" w:cs="Arial"/>
          <w:color w:val="444444"/>
          <w:sz w:val="23"/>
          <w:szCs w:val="23"/>
        </w:rPr>
        <w:t>(VPCs)</w:t>
      </w:r>
    </w:p>
    <w:p w:rsidR="00D73404" w:rsidRPr="007464A5" w:rsidRDefault="00D73404" w:rsidP="00D73404">
      <w:pPr>
        <w:pStyle w:val="NormalWeb"/>
        <w:shd w:val="clear" w:color="auto" w:fill="FFFFFF"/>
        <w:spacing w:before="0" w:beforeAutospacing="0" w:after="0" w:afterAutospacing="0" w:line="360" w:lineRule="atLeast"/>
        <w:rPr>
          <w:b/>
          <w:lang w:val="en-AU"/>
        </w:rPr>
      </w:pPr>
    </w:p>
    <w:sectPr w:rsidR="00D73404" w:rsidRPr="007464A5" w:rsidSect="00CA6CE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05DE0" w:rsidRDefault="00105DE0" w:rsidP="001B201E">
      <w:pPr>
        <w:spacing w:after="0" w:line="240" w:lineRule="auto"/>
      </w:pPr>
      <w:r>
        <w:separator/>
      </w:r>
    </w:p>
  </w:endnote>
  <w:endnote w:type="continuationSeparator" w:id="1">
    <w:p w:rsidR="00105DE0" w:rsidRDefault="00105DE0" w:rsidP="001B20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05DE0" w:rsidRDefault="00105DE0" w:rsidP="001B201E">
      <w:pPr>
        <w:spacing w:after="0" w:line="240" w:lineRule="auto"/>
      </w:pPr>
      <w:r>
        <w:separator/>
      </w:r>
    </w:p>
  </w:footnote>
  <w:footnote w:type="continuationSeparator" w:id="1">
    <w:p w:rsidR="00105DE0" w:rsidRDefault="00105DE0" w:rsidP="001B201E">
      <w:pPr>
        <w:spacing w:after="0" w:line="240" w:lineRule="auto"/>
      </w:pPr>
      <w:r>
        <w:continuationSeparator/>
      </w:r>
    </w:p>
  </w:footnote>
  <w:footnote w:id="2">
    <w:p w:rsidR="001B201E" w:rsidRPr="001B201E" w:rsidRDefault="001B201E">
      <w:pPr>
        <w:pStyle w:val="FootnoteText"/>
        <w:rPr>
          <w:lang w:val="en-AU"/>
        </w:rPr>
      </w:pPr>
      <w:r>
        <w:rPr>
          <w:rStyle w:val="FootnoteReference"/>
        </w:rPr>
        <w:footnoteRef/>
      </w:r>
      <w:r>
        <w:t xml:space="preserve"> </w:t>
      </w:r>
      <w:r w:rsidR="00CA6CE5">
        <w:fldChar w:fldCharType="begin"/>
      </w:r>
      <w:r>
        <w:instrText xml:space="preserve"> ADDIN ZOTERO_ITEM CSL_CITATION {"citationID":"AdM485x4","properties":{"formattedCitation":"{\\rtf \\uc0\\u8216{}What Is Amazon EC2? - Amazon Elastic Compute Cloud\\uc0\\u8217{}.}","plainCitation":"‘What Is Amazon EC2? - Amazon Elastic Compute Cloud’."},"citationItems":[{"id":4,"uris":["http://zotero.org/users/local/gVIwR6Kt/items/ARB4UNN6"],"uri":["http://zotero.org/users/local/gVIwR6Kt/items/ARB4UNN6"],"itemData":{"id":4,"type":"webpage","title":"What Is Amazon EC2? - Amazon Elastic Compute Cloud","URL":"http://docs.aws.amazon.com/AWSEC2/latest/UserGuide/concepts.html","accessed":{"date-parts":[["2016",12,7]]}}}],"schema":"https://github.com/citation-style-language/schema/raw/master/csl-citation.json"} </w:instrText>
      </w:r>
      <w:r w:rsidR="00CA6CE5">
        <w:fldChar w:fldCharType="separate"/>
      </w:r>
      <w:r w:rsidRPr="001B201E">
        <w:rPr>
          <w:rFonts w:ascii="Calibri" w:hAnsi="Calibri" w:cs="Times New Roman"/>
          <w:szCs w:val="24"/>
        </w:rPr>
        <w:t>‘What Is Amazon EC2? - Amazon Elastic Compute Cloud’.</w:t>
      </w:r>
      <w:r w:rsidR="00CA6CE5">
        <w:fldChar w:fldCharType="end"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6312F3F"/>
    <w:multiLevelType w:val="multilevel"/>
    <w:tmpl w:val="594296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5"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rsids>
    <w:rsidRoot w:val="00A24D8B"/>
    <w:rsid w:val="000560CB"/>
    <w:rsid w:val="00105DE0"/>
    <w:rsid w:val="001B201E"/>
    <w:rsid w:val="00561D15"/>
    <w:rsid w:val="007464A5"/>
    <w:rsid w:val="007F1AE4"/>
    <w:rsid w:val="00A24D8B"/>
    <w:rsid w:val="00B34FD4"/>
    <w:rsid w:val="00CA6CE5"/>
    <w:rsid w:val="00D73404"/>
    <w:rsid w:val="00D8575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A6CE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A24D8B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24D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B201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B201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B201E"/>
    <w:rPr>
      <w:vertAlign w:val="superscript"/>
    </w:rPr>
  </w:style>
  <w:style w:type="paragraph" w:styleId="NormalWeb">
    <w:name w:val="Normal (Web)"/>
    <w:basedOn w:val="Normal"/>
    <w:uiPriority w:val="99"/>
    <w:unhideWhenUsed/>
    <w:rsid w:val="007464A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7464A5"/>
  </w:style>
  <w:style w:type="character" w:styleId="Emphasis">
    <w:name w:val="Emphasis"/>
    <w:basedOn w:val="DefaultParagraphFont"/>
    <w:uiPriority w:val="20"/>
    <w:qFormat/>
    <w:rsid w:val="007464A5"/>
    <w:rPr>
      <w:i/>
      <w:i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2629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</TotalTime>
  <Pages>1</Pages>
  <Words>298</Words>
  <Characters>1704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aming heaven</Company>
  <LinksUpToDate>false</LinksUpToDate>
  <CharactersWithSpaces>19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Carnovale</dc:creator>
  <cp:keywords/>
  <dc:description/>
  <cp:lastModifiedBy>Daniel Carnovale</cp:lastModifiedBy>
  <cp:revision>4</cp:revision>
  <dcterms:created xsi:type="dcterms:W3CDTF">2016-12-07T16:49:00Z</dcterms:created>
  <dcterms:modified xsi:type="dcterms:W3CDTF">2016-12-08T1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4gBhuZpm"/&gt;&lt;style id="http://www.zotero.org/styles/chicago-note-bibliography" locale="en-GB" hasBibliography="1" bibliographyStyleHasBeenSet="0"/&gt;&lt;prefs&gt;&lt;pref name="fieldType" value="Field"/&gt;&lt;</vt:lpwstr>
  </property>
  <property fmtid="{D5CDD505-2E9C-101B-9397-08002B2CF9AE}" pid="3" name="ZOTERO_PREF_2">
    <vt:lpwstr>pref name="storeReferences" value="true"/&gt;&lt;pref name="automaticJournalAbbreviations" value="true"/&gt;&lt;pref name="noteType" value="1"/&gt;&lt;/prefs&gt;&lt;/data&gt;</vt:lpwstr>
  </property>
</Properties>
</file>